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A8D602" w14:textId="37C725CB" w:rsidR="00E83565" w:rsidRPr="00CE7BFD" w:rsidRDefault="00E83565" w:rsidP="00E83565">
      <w:pPr>
        <w:pStyle w:val="AuthorList"/>
        <w:rPr>
          <w:sz w:val="32"/>
          <w:szCs w:val="32"/>
        </w:rPr>
      </w:pPr>
      <w:r w:rsidRPr="00CE7BFD">
        <w:rPr>
          <w:bCs/>
          <w:sz w:val="32"/>
          <w:szCs w:val="32"/>
        </w:rPr>
        <w:t xml:space="preserve">Structural Equation Modeling of </w:t>
      </w:r>
      <w:proofErr w:type="gramStart"/>
      <w:r w:rsidRPr="00CE7BFD">
        <w:rPr>
          <w:bCs/>
          <w:sz w:val="32"/>
          <w:szCs w:val="32"/>
        </w:rPr>
        <w:t>In</w:t>
      </w:r>
      <w:proofErr w:type="gramEnd"/>
      <w:r w:rsidRPr="00CE7BFD">
        <w:rPr>
          <w:bCs/>
          <w:sz w:val="32"/>
          <w:szCs w:val="32"/>
        </w:rPr>
        <w:t xml:space="preserve"> silico Perturbations </w:t>
      </w:r>
    </w:p>
    <w:p w14:paraId="5A26D4FB" w14:textId="77777777" w:rsidR="00E83565" w:rsidRPr="00CE7BFD" w:rsidRDefault="00E83565" w:rsidP="00E83565">
      <w:proofErr w:type="spellStart"/>
      <w:r w:rsidRPr="00CE7BFD">
        <w:rPr>
          <w:b/>
        </w:rPr>
        <w:t>Jianying</w:t>
      </w:r>
      <w:proofErr w:type="spellEnd"/>
      <w:r w:rsidRPr="00CE7BFD">
        <w:rPr>
          <w:b/>
        </w:rPr>
        <w:t xml:space="preserve">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Pr="00CE7BFD">
        <w:rPr>
          <w:b/>
        </w:rPr>
        <w:t>, Kevin Day</w:t>
      </w:r>
      <w:r w:rsidRPr="00CE7BFD">
        <w:rPr>
          <w:b/>
          <w:vertAlign w:val="superscript"/>
        </w:rPr>
        <w:t>6</w:t>
      </w:r>
      <w:r w:rsidRPr="00CE7BFD">
        <w:rPr>
          <w:b/>
        </w:rPr>
        <w:t xml:space="preserve">, </w:t>
      </w:r>
      <w:proofErr w:type="spellStart"/>
      <w:r w:rsidRPr="00CE7BFD">
        <w:rPr>
          <w:b/>
        </w:rPr>
        <w:t>Tianyuan</w:t>
      </w:r>
      <w:proofErr w:type="spellEnd"/>
      <w:r w:rsidRPr="00CE7BFD">
        <w:rPr>
          <w:b/>
        </w:rPr>
        <w:t xml:space="preserve"> Wang</w:t>
      </w:r>
      <w:r w:rsidRPr="00CE7BFD">
        <w:rPr>
          <w:b/>
          <w:vertAlign w:val="superscript"/>
        </w:rPr>
        <w:t>1,2</w:t>
      </w:r>
      <w:r w:rsidRPr="00CE7BFD">
        <w:rPr>
          <w:b/>
        </w:rPr>
        <w:t>, Francesco J. DeMayo</w:t>
      </w:r>
      <w:r w:rsidRPr="00CE7BFD">
        <w:rPr>
          <w:b/>
          <w:vertAlign w:val="superscript"/>
        </w:rPr>
        <w:t>7</w:t>
      </w:r>
      <w:r w:rsidRPr="00CE7BFD">
        <w:rPr>
          <w:b/>
        </w:rPr>
        <w:t>, San-Pin Wu</w:t>
      </w:r>
      <w:r w:rsidRPr="00CE7BFD">
        <w:rPr>
          <w:b/>
          <w:vertAlign w:val="superscript"/>
        </w:rPr>
        <w:t>7 *</w:t>
      </w:r>
      <w:r w:rsidRPr="00CE7BFD">
        <w:rPr>
          <w:b/>
        </w:rPr>
        <w:t>, and Jian-Liang Li</w:t>
      </w:r>
      <w:r w:rsidRPr="00CE7BFD">
        <w:rPr>
          <w:b/>
          <w:vertAlign w:val="superscript"/>
        </w:rPr>
        <w:t>1 *</w:t>
      </w:r>
    </w:p>
    <w:p w14:paraId="1EC57B40" w14:textId="77777777" w:rsidR="00E83565" w:rsidRPr="00CE7BFD" w:rsidRDefault="00E83565" w:rsidP="00E83565">
      <w:pPr>
        <w:spacing w:before="240"/>
        <w:rPr>
          <w:b/>
        </w:rPr>
      </w:pPr>
    </w:p>
    <w:p w14:paraId="19160677" w14:textId="0853A3F3" w:rsidR="00E83565" w:rsidRPr="00CE7BFD" w:rsidRDefault="00E83565" w:rsidP="00E83565">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0C5E80">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7D02D041" w14:textId="77777777" w:rsidR="00E83565" w:rsidRPr="00CE7BFD" w:rsidRDefault="00E83565" w:rsidP="00E83565">
      <w:pPr>
        <w:spacing w:before="240"/>
        <w:rPr>
          <w:bCs/>
        </w:rPr>
      </w:pPr>
      <w:r w:rsidRPr="00CE7BFD">
        <w:rPr>
          <w:bCs/>
          <w:vertAlign w:val="superscript"/>
        </w:rPr>
        <w:t xml:space="preserve">2 </w:t>
      </w:r>
      <w:r w:rsidRPr="00CE7BFD">
        <w:rPr>
          <w:bCs/>
        </w:rPr>
        <w:t>Kelly Government Solutions, Research Triangle Park, NC 27709, USA</w:t>
      </w:r>
    </w:p>
    <w:p w14:paraId="6FFC4353" w14:textId="77777777" w:rsidR="00E83565" w:rsidRPr="00CE7BFD" w:rsidRDefault="00E83565" w:rsidP="00E83565">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BAFAEC7" w14:textId="77777777" w:rsidR="00E83565" w:rsidRPr="00CE7BFD" w:rsidRDefault="00E83565" w:rsidP="00E83565">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5DD0EA39" w14:textId="77777777" w:rsidR="00E83565" w:rsidRPr="00CE7BFD" w:rsidRDefault="00E83565" w:rsidP="00E83565">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32B6760F" w14:textId="77777777" w:rsidR="00E83565" w:rsidRPr="00CE7BFD" w:rsidRDefault="00E83565" w:rsidP="00E83565">
      <w:pPr>
        <w:spacing w:before="240"/>
        <w:rPr>
          <w:bCs/>
        </w:rPr>
      </w:pPr>
      <w:r w:rsidRPr="00CE7BFD">
        <w:rPr>
          <w:bCs/>
          <w:vertAlign w:val="superscript"/>
        </w:rPr>
        <w:t xml:space="preserve">6 </w:t>
      </w:r>
      <w:r w:rsidRPr="00CE7BFD">
        <w:rPr>
          <w:bCs/>
        </w:rPr>
        <w:t>Duke University, Durham NC 27713</w:t>
      </w:r>
    </w:p>
    <w:p w14:paraId="1CDBDFC3" w14:textId="77777777" w:rsidR="00E83565" w:rsidRPr="00CE7BFD" w:rsidRDefault="00E83565" w:rsidP="00E83565">
      <w:pPr>
        <w:spacing w:before="240"/>
        <w:rPr>
          <w:bCs/>
        </w:rPr>
      </w:pPr>
      <w:r w:rsidRPr="00CE7BFD">
        <w:rPr>
          <w:bCs/>
          <w:vertAlign w:val="superscript"/>
        </w:rPr>
        <w:t xml:space="preserve">7 </w:t>
      </w:r>
      <w:r w:rsidRPr="00CE7BFD">
        <w:rPr>
          <w:bCs/>
        </w:rPr>
        <w:t>Reproductive and Developmental Biology Laboratory, National Institute of Environmental Health Sciences, Research Triangle Park, NC 27709, USA</w:t>
      </w:r>
    </w:p>
    <w:p w14:paraId="3A240C2A" w14:textId="77777777" w:rsidR="00E83565" w:rsidRDefault="00E83565" w:rsidP="00E83565">
      <w:pPr>
        <w:spacing w:before="240"/>
        <w:rPr>
          <w:b/>
        </w:rPr>
      </w:pPr>
    </w:p>
    <w:p w14:paraId="13F3764F" w14:textId="77777777" w:rsidR="00E83565" w:rsidRPr="00DA5174" w:rsidRDefault="00E83565" w:rsidP="00E83565">
      <w:pPr>
        <w:shd w:val="clear" w:color="auto" w:fill="F9F9F9"/>
        <w:spacing w:after="150" w:line="360" w:lineRule="atLeast"/>
        <w:rPr>
          <w:rFonts w:ascii="MuseoSlab" w:hAnsi="MuseoSlab"/>
          <w:color w:val="020202"/>
          <w:sz w:val="27"/>
          <w:szCs w:val="27"/>
        </w:rPr>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7E0E8060" w14:textId="77777777" w:rsidR="00E83565" w:rsidRPr="00DA5174" w:rsidRDefault="00E83565" w:rsidP="00E83565"/>
    <w:p w14:paraId="2F782BF7" w14:textId="79C73C22" w:rsidR="00E83565" w:rsidRPr="00C316B5" w:rsidRDefault="00E83565" w:rsidP="00E83565">
      <w:pPr>
        <w:spacing w:before="240"/>
        <w:rPr>
          <w:b/>
        </w:rPr>
      </w:pPr>
      <w:r w:rsidRPr="00376CC5">
        <w:rPr>
          <w:b/>
        </w:rPr>
        <w:t xml:space="preserve">* Correspondence: </w:t>
      </w:r>
      <w:r w:rsidRPr="00376CC5">
        <w:rPr>
          <w:b/>
        </w:rPr>
        <w:br/>
      </w:r>
      <w:r w:rsidRPr="00CE7BFD">
        <w:t>Jian-Liang Li (</w:t>
      </w:r>
      <w:hyperlink r:id="rId5" w:history="1">
        <w:r w:rsidRPr="00CE7BFD">
          <w:rPr>
            <w:rStyle w:val="Hyperlink"/>
          </w:rPr>
          <w:t>jianliang.li@nih.gov</w:t>
        </w:r>
      </w:hyperlink>
      <w:r w:rsidRPr="00CE7BFD">
        <w:t>)</w:t>
      </w:r>
      <w:r w:rsidR="00C316B5">
        <w:rPr>
          <w:b/>
        </w:rPr>
        <w:t xml:space="preserve">  </w:t>
      </w:r>
      <w:r w:rsidR="00C316B5" w:rsidRPr="00E3026B">
        <w:rPr>
          <w:bCs/>
        </w:rPr>
        <w:t>and</w:t>
      </w:r>
      <w:r w:rsidR="00C316B5">
        <w:rPr>
          <w:b/>
        </w:rPr>
        <w:t xml:space="preserve"> </w:t>
      </w:r>
      <w:r w:rsidRPr="00CE7BFD">
        <w:t>San-Pin Wu (</w:t>
      </w:r>
      <w:hyperlink r:id="rId6" w:history="1">
        <w:r w:rsidRPr="00CE7BFD">
          <w:rPr>
            <w:rStyle w:val="Hyperlink"/>
          </w:rPr>
          <w:t>steve.wu@nih.gov</w:t>
        </w:r>
      </w:hyperlink>
      <w:r w:rsidRPr="00CE7BFD">
        <w:t xml:space="preserve">) </w:t>
      </w:r>
    </w:p>
    <w:p w14:paraId="303B7DD8" w14:textId="13D8438A" w:rsidR="00E83565" w:rsidRPr="00E3026B" w:rsidRDefault="00B2359A" w:rsidP="00E83565">
      <w:pPr>
        <w:spacing w:before="240"/>
        <w:rPr>
          <w:bCs/>
        </w:rPr>
      </w:pPr>
      <w:r w:rsidRPr="00E3026B">
        <w:rPr>
          <w:bCs/>
        </w:rPr>
        <w:t>Running Title: Structural Equation Modeling In silico</w:t>
      </w:r>
    </w:p>
    <w:p w14:paraId="75579C82" w14:textId="77777777" w:rsidR="00E83565" w:rsidRPr="00CE7BFD" w:rsidRDefault="00E83565" w:rsidP="00E83565">
      <w:pPr>
        <w:pStyle w:val="AuthorList"/>
      </w:pPr>
      <w:r w:rsidRPr="00376CC5">
        <w:t xml:space="preserve">Keywords: </w:t>
      </w:r>
      <w:r w:rsidRPr="00CE7BFD">
        <w:t xml:space="preserve">Structural Equation Modeling, gene expression, </w:t>
      </w:r>
      <w:r w:rsidRPr="00CE7BFD">
        <w:rPr>
          <w:i/>
          <w:iCs/>
        </w:rPr>
        <w:t>in silico</w:t>
      </w:r>
      <w:r w:rsidRPr="00CE7BFD">
        <w:t xml:space="preserve"> perturbation, molecular interaction, R, Shiny</w:t>
      </w:r>
    </w:p>
    <w:p w14:paraId="3D1C2DA6" w14:textId="77777777" w:rsidR="00E83565" w:rsidRDefault="00E83565" w:rsidP="00E83565">
      <w:pPr>
        <w:spacing w:after="200" w:line="276" w:lineRule="auto"/>
        <w:rPr>
          <w:b/>
        </w:rPr>
      </w:pPr>
      <w:r>
        <w:br w:type="page"/>
      </w:r>
    </w:p>
    <w:p w14:paraId="4BD754C7" w14:textId="15CB3702" w:rsidR="003F6CF7" w:rsidRPr="00E41667" w:rsidRDefault="0089644C" w:rsidP="00EE2E6B">
      <w:pPr>
        <w:spacing w:line="480" w:lineRule="auto"/>
        <w:jc w:val="center"/>
        <w:rPr>
          <w:rFonts w:ascii="Times New Roman" w:eastAsiaTheme="majorEastAsia" w:hAnsi="Times New Roman" w:cs="Times New Roman"/>
          <w:b/>
          <w:bCs/>
          <w:color w:val="000000" w:themeColor="text1"/>
          <w:kern w:val="24"/>
          <w:sz w:val="24"/>
          <w:szCs w:val="24"/>
        </w:rPr>
      </w:pPr>
      <w:r w:rsidRPr="00E41667">
        <w:rPr>
          <w:rFonts w:ascii="Times New Roman" w:hAnsi="Times New Roman" w:cs="Times New Roman"/>
          <w:noProof/>
          <w:sz w:val="24"/>
          <w:szCs w:val="24"/>
        </w:rPr>
        <w:lastRenderedPageBreak/>
        <w:drawing>
          <wp:inline distT="0" distB="0" distL="0" distR="0" wp14:anchorId="3009FE20" wp14:editId="4CDD039B">
            <wp:extent cx="5943600" cy="3343275"/>
            <wp:effectExtent l="0" t="0" r="0" b="952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7310492" w14:textId="6E01B3F6" w:rsidR="0089644C" w:rsidRPr="00E41667" w:rsidRDefault="0089644C" w:rsidP="0089644C">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Pr>
          <w:rFonts w:ascii="Times New Roman" w:hAnsi="Times New Roman" w:cs="Times New Roman"/>
          <w:b/>
          <w:bCs/>
          <w:sz w:val="24"/>
          <w:szCs w:val="24"/>
        </w:rPr>
        <w:t>1</w:t>
      </w:r>
      <w:r w:rsidRPr="00E41667">
        <w:rPr>
          <w:rFonts w:ascii="Times New Roman" w:hAnsi="Times New Roman" w:cs="Times New Roman"/>
          <w:sz w:val="24"/>
          <w:szCs w:val="24"/>
        </w:rPr>
        <w:t xml:space="preserve">. A two-class (elimination with or without replacement) bootstrap resampling simulation. From the initial GATA2 significant gene list in the yellow rectangle, </w:t>
      </w:r>
      <w:r>
        <w:rPr>
          <w:rFonts w:ascii="Times New Roman" w:hAnsi="Times New Roman" w:cs="Times New Roman"/>
          <w:sz w:val="24"/>
          <w:szCs w:val="24"/>
        </w:rPr>
        <w:t>the</w:t>
      </w:r>
      <w:r w:rsidRPr="00E41667">
        <w:rPr>
          <w:rFonts w:ascii="Times New Roman" w:hAnsi="Times New Roman" w:cs="Times New Roman"/>
          <w:sz w:val="24"/>
          <w:szCs w:val="24"/>
        </w:rPr>
        <w:t xml:space="preserve"> same number of genes as that of the subset of genes (represented by the white oval shape inside the yellow rectangle) are eliminated either without replacement (left side) or with replacement other than those in the subset” (right side). The resulting shrunk</w:t>
      </w:r>
      <w:r>
        <w:rPr>
          <w:rFonts w:ascii="Times New Roman" w:hAnsi="Times New Roman" w:cs="Times New Roman"/>
          <w:sz w:val="24"/>
          <w:szCs w:val="24"/>
        </w:rPr>
        <w:t>en</w:t>
      </w:r>
      <w:r w:rsidRPr="00E41667">
        <w:rPr>
          <w:rFonts w:ascii="Times New Roman" w:hAnsi="Times New Roman" w:cs="Times New Roman"/>
          <w:sz w:val="24"/>
          <w:szCs w:val="24"/>
        </w:rPr>
        <w:t xml:space="preserve"> GATA2 </w:t>
      </w:r>
      <w:r>
        <w:rPr>
          <w:rFonts w:ascii="Times New Roman" w:hAnsi="Times New Roman" w:cs="Times New Roman"/>
          <w:sz w:val="24"/>
          <w:szCs w:val="24"/>
        </w:rPr>
        <w:t xml:space="preserve">gene list </w:t>
      </w:r>
      <w:r w:rsidRPr="00E41667">
        <w:rPr>
          <w:rFonts w:ascii="Times New Roman" w:hAnsi="Times New Roman" w:cs="Times New Roman"/>
          <w:sz w:val="24"/>
          <w:szCs w:val="24"/>
        </w:rPr>
        <w:t xml:space="preserve">or </w:t>
      </w:r>
      <w:r>
        <w:rPr>
          <w:rFonts w:ascii="Times New Roman" w:hAnsi="Times New Roman" w:cs="Times New Roman"/>
          <w:sz w:val="24"/>
          <w:szCs w:val="24"/>
        </w:rPr>
        <w:t>reduced</w:t>
      </w:r>
      <w:r w:rsidRPr="00E41667">
        <w:rPr>
          <w:rFonts w:ascii="Times New Roman" w:hAnsi="Times New Roman" w:cs="Times New Roman"/>
          <w:sz w:val="24"/>
          <w:szCs w:val="24"/>
        </w:rPr>
        <w:t xml:space="preserve"> GATA2 </w:t>
      </w:r>
      <w:r>
        <w:rPr>
          <w:rFonts w:ascii="Times New Roman" w:hAnsi="Times New Roman" w:cs="Times New Roman"/>
          <w:sz w:val="24"/>
          <w:szCs w:val="24"/>
        </w:rPr>
        <w:t>then</w:t>
      </w:r>
      <w:r w:rsidRPr="00E41667">
        <w:rPr>
          <w:rFonts w:ascii="Times New Roman" w:hAnsi="Times New Roman" w:cs="Times New Roman"/>
          <w:sz w:val="24"/>
          <w:szCs w:val="24"/>
        </w:rPr>
        <w:t xml:space="preserve"> restored by the same number of irrelevant genes </w:t>
      </w:r>
      <w:r>
        <w:rPr>
          <w:rFonts w:ascii="Times New Roman" w:hAnsi="Times New Roman" w:cs="Times New Roman"/>
          <w:sz w:val="24"/>
          <w:szCs w:val="24"/>
        </w:rPr>
        <w:t>are</w:t>
      </w:r>
      <w:r w:rsidRPr="00E41667">
        <w:rPr>
          <w:rFonts w:ascii="Times New Roman" w:hAnsi="Times New Roman" w:cs="Times New Roman"/>
          <w:sz w:val="24"/>
          <w:szCs w:val="24"/>
        </w:rPr>
        <w:t xml:space="preserve"> tested in the SEM model. The simulation can be repeated for</w:t>
      </w:r>
      <w:r>
        <w:rPr>
          <w:rFonts w:ascii="Times New Roman" w:hAnsi="Times New Roman" w:cs="Times New Roman"/>
          <w:sz w:val="24"/>
          <w:szCs w:val="24"/>
        </w:rPr>
        <w:t xml:space="preserve"> a large</w:t>
      </w:r>
      <w:r w:rsidRPr="00E41667">
        <w:rPr>
          <w:rFonts w:ascii="Times New Roman" w:hAnsi="Times New Roman" w:cs="Times New Roman"/>
          <w:sz w:val="24"/>
          <w:szCs w:val="24"/>
        </w:rPr>
        <w:t xml:space="preserve"> “number of bootstraps” to </w:t>
      </w:r>
      <w:r>
        <w:rPr>
          <w:rFonts w:ascii="Times New Roman" w:hAnsi="Times New Roman" w:cs="Times New Roman"/>
          <w:sz w:val="24"/>
          <w:szCs w:val="24"/>
        </w:rPr>
        <w:t>generate a</w:t>
      </w:r>
      <w:r w:rsidRPr="00E41667">
        <w:rPr>
          <w:rFonts w:ascii="Times New Roman" w:hAnsi="Times New Roman" w:cs="Times New Roman"/>
          <w:sz w:val="24"/>
          <w:szCs w:val="24"/>
        </w:rPr>
        <w:t xml:space="preserve"> non-parametric distribution for statistics </w:t>
      </w:r>
      <w:r>
        <w:rPr>
          <w:rFonts w:ascii="Times New Roman" w:hAnsi="Times New Roman" w:cs="Times New Roman"/>
          <w:sz w:val="24"/>
          <w:szCs w:val="24"/>
        </w:rPr>
        <w:t>inference</w:t>
      </w:r>
      <w:r w:rsidRPr="00E41667">
        <w:rPr>
          <w:rFonts w:ascii="Times New Roman" w:hAnsi="Times New Roman" w:cs="Times New Roman"/>
          <w:sz w:val="24"/>
          <w:szCs w:val="24"/>
        </w:rPr>
        <w:t xml:space="preserve">.  </w:t>
      </w:r>
    </w:p>
    <w:p w14:paraId="1D831EDE" w14:textId="4A43F2CE" w:rsidR="00645E64" w:rsidRPr="00E41667" w:rsidRDefault="00645E64" w:rsidP="00EE2E6B">
      <w:pPr>
        <w:spacing w:line="480" w:lineRule="auto"/>
        <w:rPr>
          <w:rFonts w:ascii="Times New Roman" w:hAnsi="Times New Roman" w:cs="Times New Roman"/>
          <w:sz w:val="24"/>
          <w:szCs w:val="24"/>
        </w:rPr>
      </w:pPr>
    </w:p>
    <w:p w14:paraId="2BC69F9B" w14:textId="16C96F88" w:rsidR="00645E64" w:rsidRPr="00E41667" w:rsidRDefault="0020641D"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75B0C91D" wp14:editId="59E98E45">
            <wp:extent cx="4196080" cy="50904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03848" cy="5099921"/>
                    </a:xfrm>
                    <a:prstGeom prst="rect">
                      <a:avLst/>
                    </a:prstGeom>
                    <a:noFill/>
                  </pic:spPr>
                </pic:pic>
              </a:graphicData>
            </a:graphic>
          </wp:inline>
        </w:drawing>
      </w:r>
    </w:p>
    <w:p w14:paraId="318BDA79" w14:textId="5261CEB1" w:rsidR="00DF4D5D" w:rsidRDefault="0020641D" w:rsidP="00EE2E6B">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w:t>
      </w:r>
      <w:r w:rsidR="004613FB" w:rsidRPr="00E41667">
        <w:rPr>
          <w:rFonts w:ascii="Times New Roman" w:hAnsi="Times New Roman" w:cs="Times New Roman"/>
          <w:b/>
          <w:bCs/>
          <w:sz w:val="24"/>
          <w:szCs w:val="24"/>
        </w:rPr>
        <w:t xml:space="preserve">Figure </w:t>
      </w:r>
      <w:r w:rsidR="00D72599">
        <w:rPr>
          <w:rFonts w:ascii="Times New Roman" w:hAnsi="Times New Roman" w:cs="Times New Roman"/>
          <w:b/>
          <w:bCs/>
          <w:sz w:val="24"/>
          <w:szCs w:val="24"/>
        </w:rPr>
        <w:t>2</w:t>
      </w:r>
      <w:r w:rsidR="004613FB" w:rsidRPr="00E41667">
        <w:rPr>
          <w:rFonts w:ascii="Times New Roman" w:hAnsi="Times New Roman" w:cs="Times New Roman"/>
          <w:sz w:val="24"/>
          <w:szCs w:val="24"/>
        </w:rPr>
        <w:t xml:space="preserve">. </w:t>
      </w:r>
      <w:r w:rsidR="00CE376D">
        <w:rPr>
          <w:rFonts w:ascii="Times New Roman" w:hAnsi="Times New Roman" w:cs="Times New Roman"/>
          <w:sz w:val="24"/>
          <w:szCs w:val="24"/>
        </w:rPr>
        <w:t>M</w:t>
      </w:r>
      <w:r w:rsidR="00CE376D" w:rsidRPr="00E41667">
        <w:rPr>
          <w:rFonts w:ascii="Times New Roman" w:hAnsi="Times New Roman" w:cs="Times New Roman"/>
          <w:sz w:val="24"/>
          <w:szCs w:val="24"/>
        </w:rPr>
        <w:t xml:space="preserve">odel </w:t>
      </w:r>
      <w:r w:rsidR="004613FB" w:rsidRPr="00E41667">
        <w:rPr>
          <w:rFonts w:ascii="Times New Roman" w:hAnsi="Times New Roman" w:cs="Times New Roman"/>
          <w:sz w:val="24"/>
          <w:szCs w:val="24"/>
        </w:rPr>
        <w:t>fit statistics</w:t>
      </w:r>
      <w:r w:rsidR="009E1508" w:rsidRPr="00E41667">
        <w:rPr>
          <w:rFonts w:ascii="Times New Roman" w:hAnsi="Times New Roman" w:cs="Times New Roman"/>
          <w:sz w:val="24"/>
          <w:szCs w:val="24"/>
        </w:rPr>
        <w:t xml:space="preserve"> for joint regulation of the SOX17 gene expression levels by GATA2 </w:t>
      </w:r>
      <w:r w:rsidR="00FA1F73" w:rsidRPr="00E41667">
        <w:rPr>
          <w:rFonts w:ascii="Times New Roman" w:hAnsi="Times New Roman" w:cs="Times New Roman"/>
          <w:sz w:val="24"/>
          <w:szCs w:val="24"/>
        </w:rPr>
        <w:t>and PGR activities</w:t>
      </w:r>
      <w:r w:rsidR="00ED4BA8" w:rsidRPr="00E41667">
        <w:rPr>
          <w:rFonts w:ascii="Times New Roman" w:hAnsi="Times New Roman" w:cs="Times New Roman"/>
          <w:sz w:val="24"/>
          <w:szCs w:val="24"/>
        </w:rPr>
        <w:t xml:space="preserve"> in the </w:t>
      </w:r>
      <w:r w:rsidR="00CE376D">
        <w:rPr>
          <w:rFonts w:ascii="Times New Roman" w:hAnsi="Times New Roman" w:cs="Times New Roman"/>
          <w:sz w:val="24"/>
          <w:szCs w:val="24"/>
        </w:rPr>
        <w:t>GEO accession</w:t>
      </w:r>
      <w:r w:rsidR="0095383C" w:rsidRPr="00E41667">
        <w:rPr>
          <w:rFonts w:ascii="Times New Roman" w:hAnsi="Times New Roman" w:cs="Times New Roman"/>
          <w:sz w:val="24"/>
          <w:szCs w:val="24"/>
        </w:rPr>
        <w:t>: GSE58144 dataset</w:t>
      </w:r>
      <w:r w:rsidR="00FA1F73" w:rsidRPr="00E41667">
        <w:rPr>
          <w:rFonts w:ascii="Times New Roman" w:hAnsi="Times New Roman" w:cs="Times New Roman"/>
          <w:sz w:val="24"/>
          <w:szCs w:val="24"/>
        </w:rPr>
        <w:t xml:space="preserve"> </w:t>
      </w:r>
      <w:r w:rsidR="00D8396C" w:rsidRPr="00E41667">
        <w:rPr>
          <w:rFonts w:ascii="Times New Roman" w:hAnsi="Times New Roman" w:cs="Times New Roman"/>
          <w:sz w:val="24"/>
          <w:szCs w:val="24"/>
        </w:rPr>
        <w:t>using SEM</w:t>
      </w:r>
      <w:r w:rsidR="004613FB" w:rsidRPr="00E41667">
        <w:rPr>
          <w:rFonts w:ascii="Times New Roman" w:hAnsi="Times New Roman" w:cs="Times New Roman"/>
          <w:sz w:val="24"/>
          <w:szCs w:val="24"/>
        </w:rPr>
        <w:t>.</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w:t>
      </w:r>
      <w:r w:rsidR="00D8396C" w:rsidRPr="00E41667">
        <w:rPr>
          <w:rFonts w:ascii="Times New Roman" w:hAnsi="Times New Roman" w:cs="Times New Roman"/>
          <w:sz w:val="24"/>
          <w:szCs w:val="24"/>
        </w:rPr>
        <w:t>GATA2 direct</w:t>
      </w:r>
      <w:r w:rsidR="00EC531D" w:rsidRPr="00E41667">
        <w:rPr>
          <w:rFonts w:ascii="Times New Roman" w:hAnsi="Times New Roman" w:cs="Times New Roman"/>
          <w:sz w:val="24"/>
          <w:szCs w:val="24"/>
        </w:rPr>
        <w:t>” depicts</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 xml:space="preserve">GATA2 activities that </w:t>
      </w:r>
      <w:r w:rsidR="0048005E" w:rsidRPr="00E41667">
        <w:rPr>
          <w:rFonts w:ascii="Times New Roman" w:hAnsi="Times New Roman" w:cs="Times New Roman"/>
          <w:sz w:val="24"/>
          <w:szCs w:val="24"/>
        </w:rPr>
        <w:t xml:space="preserve">were derived from the </w:t>
      </w:r>
      <w:r w:rsidR="00D8396C" w:rsidRPr="00E41667">
        <w:rPr>
          <w:rFonts w:ascii="Times New Roman" w:hAnsi="Times New Roman" w:cs="Times New Roman"/>
          <w:sz w:val="24"/>
          <w:szCs w:val="24"/>
        </w:rPr>
        <w:t>GATA2 direct downstream targets.</w:t>
      </w:r>
    </w:p>
    <w:p w14:paraId="09391E61" w14:textId="77777777" w:rsidR="00DF4D5D" w:rsidRDefault="00DF4D5D">
      <w:pPr>
        <w:rPr>
          <w:rFonts w:ascii="Times New Roman" w:hAnsi="Times New Roman" w:cs="Times New Roman"/>
          <w:sz w:val="24"/>
          <w:szCs w:val="24"/>
        </w:rPr>
      </w:pPr>
      <w:r>
        <w:rPr>
          <w:rFonts w:ascii="Times New Roman" w:hAnsi="Times New Roman" w:cs="Times New Roman"/>
          <w:sz w:val="24"/>
          <w:szCs w:val="24"/>
        </w:rPr>
        <w:br w:type="page"/>
      </w:r>
    </w:p>
    <w:p w14:paraId="387EF003" w14:textId="77777777" w:rsidR="00D91FC3" w:rsidRPr="00E41667" w:rsidRDefault="00D91FC3" w:rsidP="00EE2E6B">
      <w:pPr>
        <w:spacing w:after="0" w:line="480" w:lineRule="auto"/>
        <w:rPr>
          <w:rFonts w:ascii="Times New Roman" w:hAnsi="Times New Roman" w:cs="Times New Roman"/>
          <w:sz w:val="24"/>
          <w:szCs w:val="24"/>
        </w:rPr>
      </w:pPr>
    </w:p>
    <w:p w14:paraId="204A1E63" w14:textId="3318EA3B" w:rsidR="00A024EE" w:rsidRPr="00E41667" w:rsidRDefault="00A36C67"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Supplemental Methods</w:t>
      </w:r>
    </w:p>
    <w:p w14:paraId="2DEC2091" w14:textId="319B7461" w:rsidR="00A024EE" w:rsidRPr="00E41667" w:rsidRDefault="00F46DB2" w:rsidP="00EE2E6B">
      <w:pPr>
        <w:spacing w:line="480" w:lineRule="auto"/>
        <w:rPr>
          <w:rFonts w:ascii="Times New Roman" w:hAnsi="Times New Roman" w:cs="Times New Roman"/>
          <w:b/>
          <w:bCs/>
          <w:sz w:val="24"/>
          <w:szCs w:val="24"/>
        </w:rPr>
      </w:pPr>
      <w:r>
        <w:rPr>
          <w:rFonts w:ascii="Times New Roman" w:hAnsi="Times New Roman" w:cs="Times New Roman"/>
          <w:b/>
          <w:bCs/>
          <w:sz w:val="24"/>
          <w:szCs w:val="24"/>
        </w:rPr>
        <w:t>Gene</w:t>
      </w:r>
      <w:r w:rsidR="00A024EE" w:rsidRPr="00E41667">
        <w:rPr>
          <w:rFonts w:ascii="Times New Roman" w:hAnsi="Times New Roman" w:cs="Times New Roman"/>
          <w:b/>
          <w:bCs/>
          <w:sz w:val="24"/>
          <w:szCs w:val="24"/>
        </w:rPr>
        <w:t xml:space="preserve"> list</w:t>
      </w:r>
      <w:r>
        <w:rPr>
          <w:rFonts w:ascii="Times New Roman" w:hAnsi="Times New Roman" w:cs="Times New Roman"/>
          <w:b/>
          <w:bCs/>
          <w:sz w:val="24"/>
          <w:szCs w:val="24"/>
        </w:rPr>
        <w:t xml:space="preserve"> preparation</w:t>
      </w:r>
    </w:p>
    <w:p w14:paraId="02A7AE37" w14:textId="71AA372D"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w:t>
      </w:r>
      <w:proofErr w:type="spellStart"/>
      <w:r w:rsidRPr="00E41667">
        <w:rPr>
          <w:rFonts w:ascii="Times New Roman" w:hAnsi="Times New Roman" w:cs="Times New Roman"/>
          <w:sz w:val="24"/>
          <w:szCs w:val="24"/>
        </w:rPr>
        <w:t>Partek</w:t>
      </w:r>
      <w:proofErr w:type="spellEnd"/>
      <w:r w:rsidRPr="00E41667">
        <w:rPr>
          <w:rFonts w:ascii="Times New Roman" w:hAnsi="Times New Roman" w:cs="Times New Roman"/>
          <w:sz w:val="24"/>
          <w:szCs w:val="24"/>
        </w:rPr>
        <w:t xml:space="preserve"> Genomics Suite 7.17 software (</w:t>
      </w:r>
      <w:proofErr w:type="spellStart"/>
      <w:r w:rsidRPr="00E41667">
        <w:rPr>
          <w:rFonts w:ascii="Times New Roman" w:hAnsi="Times New Roman" w:cs="Times New Roman"/>
          <w:sz w:val="24"/>
          <w:szCs w:val="24"/>
        </w:rPr>
        <w:t>Partek</w:t>
      </w:r>
      <w:proofErr w:type="spellEnd"/>
      <w:r w:rsidRPr="00E41667">
        <w:rPr>
          <w:rFonts w:ascii="Times New Roman" w:hAnsi="Times New Roman" w:cs="Times New Roman"/>
          <w:sz w:val="24"/>
          <w:szCs w:val="24"/>
        </w:rPr>
        <w:t xml:space="preserve">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r w:rsidR="00AF5134" w:rsidRPr="00E41667">
        <w:rPr>
          <w:rFonts w:ascii="Times New Roman" w:hAnsi="Times New Roman" w:cs="Times New Roman"/>
          <w:sz w:val="24"/>
          <w:szCs w:val="24"/>
        </w:rPr>
        <w:t xml:space="preserve"> </w:t>
      </w:r>
    </w:p>
    <w:p w14:paraId="3CDA1580" w14:textId="3779E71A" w:rsidR="00B7046D" w:rsidRPr="00E41667" w:rsidRDefault="00B7046D" w:rsidP="0089644C">
      <w:pPr>
        <w:spacing w:beforeAutospacing="1" w:after="100" w:afterAutospacing="1" w:line="480" w:lineRule="auto"/>
        <w:rPr>
          <w:rFonts w:ascii="Times New Roman" w:hAnsi="Times New Roman" w:cs="Times New Roman"/>
          <w:sz w:val="24"/>
          <w:szCs w:val="24"/>
        </w:rPr>
      </w:pPr>
      <w:r w:rsidRPr="00B7046D">
        <w:rPr>
          <w:rFonts w:ascii="Times New Roman" w:eastAsia="Times New Roman" w:hAnsi="Times New Roman" w:cs="Times New Roman"/>
          <w:color w:val="000000"/>
          <w:sz w:val="24"/>
          <w:szCs w:val="24"/>
        </w:rPr>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 GATA2 binding at immediate promoter regions (+/-2kb of TSS).</w:t>
      </w:r>
    </w:p>
    <w:p w14:paraId="3D4ABB1F" w14:textId="432DA0BD" w:rsidR="00397BD9" w:rsidRPr="00E41667" w:rsidRDefault="00BC6CD7"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 xml:space="preserve">The </w:t>
      </w:r>
      <w:r w:rsidR="00C57BE8" w:rsidRPr="00E41667">
        <w:rPr>
          <w:rFonts w:ascii="Times New Roman" w:hAnsi="Times New Roman" w:cs="Times New Roman"/>
          <w:b/>
          <w:bCs/>
          <w:sz w:val="24"/>
          <w:szCs w:val="24"/>
        </w:rPr>
        <w:t xml:space="preserve">main </w:t>
      </w:r>
      <w:r w:rsidR="006372FD" w:rsidRPr="00E41667">
        <w:rPr>
          <w:rFonts w:ascii="Times New Roman" w:hAnsi="Times New Roman" w:cs="Times New Roman"/>
          <w:b/>
          <w:bCs/>
          <w:sz w:val="24"/>
          <w:szCs w:val="24"/>
        </w:rPr>
        <w:t xml:space="preserve">steps to </w:t>
      </w:r>
      <w:r w:rsidR="007942BB">
        <w:rPr>
          <w:rFonts w:ascii="Times New Roman" w:hAnsi="Times New Roman" w:cs="Times New Roman"/>
          <w:b/>
          <w:bCs/>
          <w:sz w:val="24"/>
          <w:szCs w:val="24"/>
        </w:rPr>
        <w:t>follow</w:t>
      </w:r>
      <w:r w:rsidR="007942BB" w:rsidRPr="00E41667">
        <w:rPr>
          <w:rFonts w:ascii="Times New Roman" w:hAnsi="Times New Roman" w:cs="Times New Roman"/>
          <w:b/>
          <w:bCs/>
          <w:sz w:val="24"/>
          <w:szCs w:val="24"/>
        </w:rPr>
        <w:t xml:space="preserve"> </w:t>
      </w:r>
      <w:r w:rsidR="006372FD" w:rsidRPr="00E41667">
        <w:rPr>
          <w:rFonts w:ascii="Times New Roman" w:hAnsi="Times New Roman" w:cs="Times New Roman"/>
          <w:b/>
          <w:bCs/>
          <w:sz w:val="24"/>
          <w:szCs w:val="24"/>
        </w:rPr>
        <w:t>the use case</w:t>
      </w:r>
      <w:r w:rsidR="007942BB">
        <w:rPr>
          <w:rFonts w:ascii="Times New Roman" w:hAnsi="Times New Roman" w:cs="Times New Roman"/>
          <w:b/>
          <w:bCs/>
          <w:sz w:val="24"/>
          <w:szCs w:val="24"/>
        </w:rPr>
        <w:t xml:space="preserve"> example</w:t>
      </w:r>
    </w:p>
    <w:p w14:paraId="2F177CB3" w14:textId="2BA5D68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w:t>
      </w:r>
      <w:r w:rsidR="00FA2A9C">
        <w:rPr>
          <w:rFonts w:ascii="Times New Roman" w:hAnsi="Times New Roman" w:cs="Times New Roman"/>
          <w:b/>
          <w:bCs/>
          <w:sz w:val="24"/>
          <w:szCs w:val="24"/>
          <w:u w:val="single"/>
        </w:rPr>
        <w:t xml:space="preserve"> </w:t>
      </w:r>
      <w:r w:rsidRPr="00BC0E06">
        <w:rPr>
          <w:rFonts w:ascii="Times New Roman" w:hAnsi="Times New Roman" w:cs="Times New Roman"/>
          <w:b/>
          <w:bCs/>
          <w:sz w:val="24"/>
          <w:szCs w:val="24"/>
          <w:u w:val="single"/>
        </w:rPr>
        <w: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r w:rsidR="00FC009D">
        <w:rPr>
          <w:rFonts w:ascii="Times New Roman" w:hAnsi="Times New Roman" w:cs="Times New Roman"/>
          <w:color w:val="333333"/>
          <w:sz w:val="24"/>
          <w:szCs w:val="24"/>
          <w:shd w:val="clear" w:color="auto" w:fill="FFFFFF"/>
        </w:rPr>
        <w:t>3</w:t>
      </w:r>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lastRenderedPageBreak/>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xml:space="preserve">/”, </w:t>
      </w:r>
      <w:proofErr w:type="gramStart"/>
      <w:r w:rsidR="00DF2C85" w:rsidRPr="00E41667">
        <w:rPr>
          <w:rFonts w:ascii="Times New Roman" w:hAnsi="Times New Roman" w:cs="Times New Roman"/>
          <w:sz w:val="24"/>
          <w:szCs w:val="24"/>
        </w:rPr>
        <w:t>i.e.</w:t>
      </w:r>
      <w:proofErr w:type="gramEnd"/>
      <w:r w:rsidR="00DF2C85" w:rsidRPr="00E41667">
        <w:rPr>
          <w:rFonts w:ascii="Times New Roman" w:hAnsi="Times New Roman" w:cs="Times New Roman"/>
          <w:sz w:val="24"/>
          <w:szCs w:val="24"/>
        </w:rPr>
        <w:t xml:space="preserv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765D8CE" w14:textId="127AC1C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U.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7F6A83">
        <w:rPr>
          <w:rFonts w:ascii="Times New Roman" w:hAnsi="Times New Roman" w:cs="Times New Roman"/>
          <w:sz w:val="24"/>
          <w:szCs w:val="24"/>
        </w:rPr>
        <w:t>4</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0D432C8D"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lastRenderedPageBreak/>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BC0E06">
        <w:rPr>
          <w:rFonts w:ascii="Times New Roman" w:hAnsi="Times New Roman" w:cs="Times New Roman"/>
          <w:b/>
          <w:bCs/>
          <w:sz w:val="24"/>
          <w:szCs w:val="24"/>
        </w:rPr>
        <w:t>3</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180EABC0" w:rsidR="008340E3"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6653EBD2" wp14:editId="3C483A2B">
            <wp:extent cx="3522689" cy="4198624"/>
            <wp:effectExtent l="0" t="0" r="0" b="508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37127" cy="4215833"/>
                    </a:xfrm>
                    <a:prstGeom prst="rect">
                      <a:avLst/>
                    </a:prstGeom>
                  </pic:spPr>
                </pic:pic>
              </a:graphicData>
            </a:graphic>
          </wp:inline>
        </w:drawing>
      </w:r>
    </w:p>
    <w:p w14:paraId="690D3EEE" w14:textId="6510E54D"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BC0E06">
        <w:rPr>
          <w:rFonts w:ascii="Times New Roman" w:hAnsi="Times New Roman" w:cs="Times New Roman"/>
          <w:b/>
          <w:bCs/>
          <w:sz w:val="24"/>
          <w:szCs w:val="24"/>
        </w:rPr>
        <w:t>4</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Zip” button.</w:t>
      </w:r>
    </w:p>
    <w:p w14:paraId="56562388" w14:textId="6D21EEB7" w:rsidR="00A95230" w:rsidRPr="000F35EE" w:rsidRDefault="00A95230" w:rsidP="00EE2E6B">
      <w:pPr>
        <w:spacing w:line="480" w:lineRule="auto"/>
        <w:rPr>
          <w:rFonts w:ascii="Times New Roman" w:hAnsi="Times New Roman" w:cs="Times New Roman"/>
          <w:b/>
          <w:bCs/>
          <w:sz w:val="24"/>
          <w:szCs w:val="24"/>
        </w:rPr>
      </w:pPr>
      <w:commentRangeStart w:id="1"/>
      <w:r w:rsidRPr="000F35EE">
        <w:rPr>
          <w:rFonts w:ascii="Times New Roman" w:hAnsi="Times New Roman" w:cs="Times New Roman"/>
          <w:b/>
          <w:bCs/>
          <w:sz w:val="24"/>
          <w:szCs w:val="24"/>
        </w:rPr>
        <w:t>References</w:t>
      </w:r>
      <w:commentRangeEnd w:id="1"/>
      <w:r w:rsidR="00FD3F93">
        <w:rPr>
          <w:rStyle w:val="CommentReference"/>
        </w:rPr>
        <w:commentReference w:id="1"/>
      </w:r>
    </w:p>
    <w:bookmarkStart w:id="2" w:name="_Hlk70411406"/>
    <w:p w14:paraId="2E9394F9" w14:textId="77777777" w:rsidR="0089644C" w:rsidRPr="0089644C" w:rsidRDefault="00324FFB" w:rsidP="0089644C">
      <w:pPr>
        <w:pStyle w:val="EndNoteBibliography"/>
      </w:pPr>
      <w:r w:rsidRPr="000F35EE">
        <w:rPr>
          <w:rFonts w:ascii="Times New Roman" w:hAnsi="Times New Roman" w:cs="Times New Roman"/>
        </w:rPr>
        <w:fldChar w:fldCharType="begin"/>
      </w:r>
      <w:r w:rsidRPr="000F35EE">
        <w:rPr>
          <w:rFonts w:ascii="Times New Roman" w:hAnsi="Times New Roman" w:cs="Times New Roman"/>
        </w:rPr>
        <w:instrText xml:space="preserve"> ADDIN EN.REFLIST </w:instrText>
      </w:r>
      <w:r w:rsidRPr="000F35EE">
        <w:rPr>
          <w:rFonts w:ascii="Times New Roman" w:eastAsiaTheme="minorHAnsi" w:hAnsi="Times New Roman" w:cs="Times New Roman"/>
          <w:noProof w:val="0"/>
          <w:lang w:eastAsia="en-US"/>
        </w:rPr>
        <w:fldChar w:fldCharType="separate"/>
      </w:r>
      <w:r w:rsidR="0089644C" w:rsidRPr="0089644C">
        <w:t xml:space="preserve">Heinz, S., et al. (2010). "Simple combinations of lineage-determining transcription factors prime cis-regulatory elements required for macrophage and B cell identities." </w:t>
      </w:r>
      <w:r w:rsidR="0089644C" w:rsidRPr="0089644C">
        <w:rPr>
          <w:u w:val="single"/>
        </w:rPr>
        <w:t>Mol Cell</w:t>
      </w:r>
      <w:r w:rsidR="0089644C" w:rsidRPr="0089644C">
        <w:t xml:space="preserve"> </w:t>
      </w:r>
      <w:r w:rsidR="0089644C" w:rsidRPr="0089644C">
        <w:rPr>
          <w:b/>
        </w:rPr>
        <w:t>38</w:t>
      </w:r>
      <w:r w:rsidR="0089644C" w:rsidRPr="0089644C">
        <w:t>(4): 576-589.</w:t>
      </w:r>
    </w:p>
    <w:p w14:paraId="385BE477" w14:textId="77777777" w:rsidR="0089644C" w:rsidRPr="0089644C" w:rsidRDefault="0089644C" w:rsidP="0089644C">
      <w:pPr>
        <w:pStyle w:val="EndNoteBibliography"/>
      </w:pPr>
      <w:r w:rsidRPr="0089644C">
        <w:t xml:space="preserve">Rubel, C. A., et al. (2016). "A Gata2-Dependent Transcription Network Regulates Uterine Progesterone Responsiveness and Endometrial Function." </w:t>
      </w:r>
      <w:r w:rsidRPr="0089644C">
        <w:rPr>
          <w:u w:val="single"/>
        </w:rPr>
        <w:t>Cell Rep</w:t>
      </w:r>
      <w:r w:rsidRPr="0089644C">
        <w:t xml:space="preserve"> </w:t>
      </w:r>
      <w:r w:rsidRPr="0089644C">
        <w:rPr>
          <w:b/>
        </w:rPr>
        <w:t>17</w:t>
      </w:r>
      <w:r w:rsidRPr="0089644C">
        <w:t>(5): 1414-1425.</w:t>
      </w:r>
    </w:p>
    <w:p w14:paraId="3B710CF3" w14:textId="5C2FFF24" w:rsidR="001621DE" w:rsidRPr="00197515" w:rsidRDefault="00324FFB" w:rsidP="00EE2E6B">
      <w:pPr>
        <w:spacing w:line="480" w:lineRule="auto"/>
        <w:rPr>
          <w:rFonts w:ascii="Times New Roman" w:hAnsi="Times New Roman" w:cs="Times New Roman"/>
          <w:sz w:val="24"/>
          <w:szCs w:val="24"/>
        </w:rPr>
      </w:pPr>
      <w:r w:rsidRPr="000F35EE">
        <w:rPr>
          <w:rFonts w:ascii="Times New Roman" w:hAnsi="Times New Roman" w:cs="Times New Roman"/>
          <w:sz w:val="24"/>
          <w:szCs w:val="24"/>
        </w:rPr>
        <w:fldChar w:fldCharType="end"/>
      </w:r>
      <w:bookmarkEnd w:id="2"/>
    </w:p>
    <w:sectPr w:rsidR="001621DE" w:rsidRPr="001975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ushel, Pierre (NIH/NIEHS) [E]" w:date="2021-06-08T09:38:00Z" w:initials="BP([">
    <w:p w14:paraId="4E1A160A" w14:textId="7F6A07BC" w:rsidR="00FD3F93" w:rsidRDefault="00FD3F93">
      <w:pPr>
        <w:pStyle w:val="CommentText"/>
      </w:pPr>
      <w:r>
        <w:rPr>
          <w:rStyle w:val="CommentReference"/>
        </w:rPr>
        <w:annotationRef/>
      </w:r>
      <w:r>
        <w:t>Reformat references for Frontier in Computational Genomic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E1A16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9B908" w16cex:dateUtc="2021-06-08T13: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E1A160A" w16cid:durableId="2469B9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useoSlab">
    <w:altName w:val="Times New Roman"/>
    <w:panose1 w:val="020B0604020202020204"/>
    <w:charset w:val="00"/>
    <w:family w:val="auto"/>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ushel, Pierre (NIH/NIEHS) [E]">
    <w15:presenceInfo w15:providerId="AD" w15:userId="S::bushel@nih.gov::695cfa37-965f-476e-9e80-0bbc20662d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73FF"/>
    <w:rsid w:val="00057502"/>
    <w:rsid w:val="00073310"/>
    <w:rsid w:val="00077200"/>
    <w:rsid w:val="0008003F"/>
    <w:rsid w:val="00080AF6"/>
    <w:rsid w:val="00081332"/>
    <w:rsid w:val="00091B22"/>
    <w:rsid w:val="000A0D4E"/>
    <w:rsid w:val="000A2D02"/>
    <w:rsid w:val="000A5622"/>
    <w:rsid w:val="000A5D68"/>
    <w:rsid w:val="000A68E7"/>
    <w:rsid w:val="000B1403"/>
    <w:rsid w:val="000B31B4"/>
    <w:rsid w:val="000B4391"/>
    <w:rsid w:val="000B4C78"/>
    <w:rsid w:val="000B6C22"/>
    <w:rsid w:val="000B7EA6"/>
    <w:rsid w:val="000C2E47"/>
    <w:rsid w:val="000C4244"/>
    <w:rsid w:val="000C5E80"/>
    <w:rsid w:val="000D04A2"/>
    <w:rsid w:val="000D05FF"/>
    <w:rsid w:val="000D1A1B"/>
    <w:rsid w:val="000E0EA2"/>
    <w:rsid w:val="000E21B5"/>
    <w:rsid w:val="000E243F"/>
    <w:rsid w:val="000E2D2D"/>
    <w:rsid w:val="000E567C"/>
    <w:rsid w:val="000F051B"/>
    <w:rsid w:val="000F35EE"/>
    <w:rsid w:val="000F48BD"/>
    <w:rsid w:val="001001EE"/>
    <w:rsid w:val="00102B43"/>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9493B"/>
    <w:rsid w:val="002A5541"/>
    <w:rsid w:val="002B546B"/>
    <w:rsid w:val="002B794F"/>
    <w:rsid w:val="002C0616"/>
    <w:rsid w:val="002C17CB"/>
    <w:rsid w:val="002C317C"/>
    <w:rsid w:val="002C5DC8"/>
    <w:rsid w:val="002D22D3"/>
    <w:rsid w:val="002D30BC"/>
    <w:rsid w:val="002D4594"/>
    <w:rsid w:val="002D742E"/>
    <w:rsid w:val="002D7FE2"/>
    <w:rsid w:val="002E04D8"/>
    <w:rsid w:val="002E1AE2"/>
    <w:rsid w:val="002E207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1C21"/>
    <w:rsid w:val="00484FD4"/>
    <w:rsid w:val="004900B6"/>
    <w:rsid w:val="00491226"/>
    <w:rsid w:val="00491B26"/>
    <w:rsid w:val="00494297"/>
    <w:rsid w:val="00495EC7"/>
    <w:rsid w:val="0049797A"/>
    <w:rsid w:val="004A0D60"/>
    <w:rsid w:val="004B0AEE"/>
    <w:rsid w:val="004B1CA6"/>
    <w:rsid w:val="004B4502"/>
    <w:rsid w:val="004B6083"/>
    <w:rsid w:val="004C22B1"/>
    <w:rsid w:val="004C2528"/>
    <w:rsid w:val="004C26F8"/>
    <w:rsid w:val="004C4A80"/>
    <w:rsid w:val="004C6C1F"/>
    <w:rsid w:val="004D2CD9"/>
    <w:rsid w:val="004D2D25"/>
    <w:rsid w:val="004D3F6B"/>
    <w:rsid w:val="004E281D"/>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758C8"/>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A7E46"/>
    <w:rsid w:val="005C03DD"/>
    <w:rsid w:val="005C237D"/>
    <w:rsid w:val="005C30AB"/>
    <w:rsid w:val="005C5038"/>
    <w:rsid w:val="005D0C18"/>
    <w:rsid w:val="005E5A38"/>
    <w:rsid w:val="005F11EA"/>
    <w:rsid w:val="005F222F"/>
    <w:rsid w:val="005F25C1"/>
    <w:rsid w:val="005F27E8"/>
    <w:rsid w:val="005F58DF"/>
    <w:rsid w:val="005F5B87"/>
    <w:rsid w:val="005F697F"/>
    <w:rsid w:val="005F6A2F"/>
    <w:rsid w:val="005F7C3F"/>
    <w:rsid w:val="00606D0A"/>
    <w:rsid w:val="00611E65"/>
    <w:rsid w:val="006203A5"/>
    <w:rsid w:val="0062363C"/>
    <w:rsid w:val="00627750"/>
    <w:rsid w:val="00632649"/>
    <w:rsid w:val="00634B17"/>
    <w:rsid w:val="00636249"/>
    <w:rsid w:val="006372FD"/>
    <w:rsid w:val="00644C1E"/>
    <w:rsid w:val="00645E64"/>
    <w:rsid w:val="00651C27"/>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00A"/>
    <w:rsid w:val="00734C33"/>
    <w:rsid w:val="0073691A"/>
    <w:rsid w:val="00740659"/>
    <w:rsid w:val="007428DD"/>
    <w:rsid w:val="0075188E"/>
    <w:rsid w:val="00752A67"/>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367"/>
    <w:rsid w:val="008C482F"/>
    <w:rsid w:val="008C4B99"/>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942B9"/>
    <w:rsid w:val="0099564B"/>
    <w:rsid w:val="009A74E2"/>
    <w:rsid w:val="009B0C1C"/>
    <w:rsid w:val="009B6EE3"/>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4205"/>
    <w:rsid w:val="00AD7DCD"/>
    <w:rsid w:val="00AE1BDC"/>
    <w:rsid w:val="00AF04E8"/>
    <w:rsid w:val="00AF099F"/>
    <w:rsid w:val="00AF194F"/>
    <w:rsid w:val="00AF1AAC"/>
    <w:rsid w:val="00AF296F"/>
    <w:rsid w:val="00AF2BA4"/>
    <w:rsid w:val="00AF5134"/>
    <w:rsid w:val="00AF7F49"/>
    <w:rsid w:val="00B037EB"/>
    <w:rsid w:val="00B0754F"/>
    <w:rsid w:val="00B1480A"/>
    <w:rsid w:val="00B1689D"/>
    <w:rsid w:val="00B20B23"/>
    <w:rsid w:val="00B210D7"/>
    <w:rsid w:val="00B2359A"/>
    <w:rsid w:val="00B27408"/>
    <w:rsid w:val="00B307CC"/>
    <w:rsid w:val="00B3277E"/>
    <w:rsid w:val="00B353AE"/>
    <w:rsid w:val="00B40580"/>
    <w:rsid w:val="00B418E9"/>
    <w:rsid w:val="00B41B72"/>
    <w:rsid w:val="00B47131"/>
    <w:rsid w:val="00B50805"/>
    <w:rsid w:val="00B508B9"/>
    <w:rsid w:val="00B519A0"/>
    <w:rsid w:val="00B54AF3"/>
    <w:rsid w:val="00B61914"/>
    <w:rsid w:val="00B64694"/>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140C8"/>
    <w:rsid w:val="00C152A9"/>
    <w:rsid w:val="00C17D7C"/>
    <w:rsid w:val="00C20633"/>
    <w:rsid w:val="00C23E62"/>
    <w:rsid w:val="00C30F7C"/>
    <w:rsid w:val="00C316B5"/>
    <w:rsid w:val="00C334F9"/>
    <w:rsid w:val="00C33646"/>
    <w:rsid w:val="00C33B34"/>
    <w:rsid w:val="00C4426C"/>
    <w:rsid w:val="00C473F5"/>
    <w:rsid w:val="00C47ED8"/>
    <w:rsid w:val="00C5227B"/>
    <w:rsid w:val="00C55174"/>
    <w:rsid w:val="00C57BE8"/>
    <w:rsid w:val="00C622C5"/>
    <w:rsid w:val="00C62E0C"/>
    <w:rsid w:val="00C63201"/>
    <w:rsid w:val="00C64A1B"/>
    <w:rsid w:val="00C6787B"/>
    <w:rsid w:val="00C70F78"/>
    <w:rsid w:val="00C70FFC"/>
    <w:rsid w:val="00C74BE6"/>
    <w:rsid w:val="00C80887"/>
    <w:rsid w:val="00C8195F"/>
    <w:rsid w:val="00C874A5"/>
    <w:rsid w:val="00C87A78"/>
    <w:rsid w:val="00C96545"/>
    <w:rsid w:val="00C96F86"/>
    <w:rsid w:val="00CA459A"/>
    <w:rsid w:val="00CA7390"/>
    <w:rsid w:val="00CB0C92"/>
    <w:rsid w:val="00CB6956"/>
    <w:rsid w:val="00CC027A"/>
    <w:rsid w:val="00CC119B"/>
    <w:rsid w:val="00CC2AAE"/>
    <w:rsid w:val="00CD0A4F"/>
    <w:rsid w:val="00CD23F5"/>
    <w:rsid w:val="00CD3C89"/>
    <w:rsid w:val="00CE376D"/>
    <w:rsid w:val="00CE4F1D"/>
    <w:rsid w:val="00CE6C8C"/>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439D1"/>
    <w:rsid w:val="00D54EFD"/>
    <w:rsid w:val="00D55F3B"/>
    <w:rsid w:val="00D56916"/>
    <w:rsid w:val="00D63AEB"/>
    <w:rsid w:val="00D643D1"/>
    <w:rsid w:val="00D65059"/>
    <w:rsid w:val="00D65A11"/>
    <w:rsid w:val="00D70699"/>
    <w:rsid w:val="00D72599"/>
    <w:rsid w:val="00D73FA0"/>
    <w:rsid w:val="00D822D6"/>
    <w:rsid w:val="00D8396C"/>
    <w:rsid w:val="00D845B4"/>
    <w:rsid w:val="00D86566"/>
    <w:rsid w:val="00D91706"/>
    <w:rsid w:val="00D91FC3"/>
    <w:rsid w:val="00D965B5"/>
    <w:rsid w:val="00D97423"/>
    <w:rsid w:val="00DA398E"/>
    <w:rsid w:val="00DA3A5F"/>
    <w:rsid w:val="00DA6BE4"/>
    <w:rsid w:val="00DA6C53"/>
    <w:rsid w:val="00DB41D9"/>
    <w:rsid w:val="00DC22E4"/>
    <w:rsid w:val="00DC3A18"/>
    <w:rsid w:val="00DC4426"/>
    <w:rsid w:val="00DC4865"/>
    <w:rsid w:val="00DC7BE2"/>
    <w:rsid w:val="00DD022C"/>
    <w:rsid w:val="00DD1663"/>
    <w:rsid w:val="00DD3156"/>
    <w:rsid w:val="00DE0251"/>
    <w:rsid w:val="00DE0375"/>
    <w:rsid w:val="00DE0FCF"/>
    <w:rsid w:val="00DE2A01"/>
    <w:rsid w:val="00DE390A"/>
    <w:rsid w:val="00DE3BF8"/>
    <w:rsid w:val="00DE464F"/>
    <w:rsid w:val="00DF2C85"/>
    <w:rsid w:val="00DF4209"/>
    <w:rsid w:val="00DF4D5D"/>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0F99"/>
    <w:rsid w:val="00E22B37"/>
    <w:rsid w:val="00E26A4A"/>
    <w:rsid w:val="00E27A4E"/>
    <w:rsid w:val="00E3026B"/>
    <w:rsid w:val="00E3207E"/>
    <w:rsid w:val="00E337E9"/>
    <w:rsid w:val="00E3601C"/>
    <w:rsid w:val="00E36787"/>
    <w:rsid w:val="00E41667"/>
    <w:rsid w:val="00E4382C"/>
    <w:rsid w:val="00E43CDC"/>
    <w:rsid w:val="00E441A6"/>
    <w:rsid w:val="00E50641"/>
    <w:rsid w:val="00E51F23"/>
    <w:rsid w:val="00E608D2"/>
    <w:rsid w:val="00E6116F"/>
    <w:rsid w:val="00E61C07"/>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469D"/>
    <w:rsid w:val="00F15767"/>
    <w:rsid w:val="00F177E4"/>
    <w:rsid w:val="00F20713"/>
    <w:rsid w:val="00F31398"/>
    <w:rsid w:val="00F32218"/>
    <w:rsid w:val="00F331FE"/>
    <w:rsid w:val="00F36A3C"/>
    <w:rsid w:val="00F46DB2"/>
    <w:rsid w:val="00F575DE"/>
    <w:rsid w:val="00F61A59"/>
    <w:rsid w:val="00F652FD"/>
    <w:rsid w:val="00F65CD1"/>
    <w:rsid w:val="00F671B5"/>
    <w:rsid w:val="00F71699"/>
    <w:rsid w:val="00F76BE0"/>
    <w:rsid w:val="00F84C8B"/>
    <w:rsid w:val="00F85106"/>
    <w:rsid w:val="00F86BC4"/>
    <w:rsid w:val="00F91DE5"/>
    <w:rsid w:val="00FA1F73"/>
    <w:rsid w:val="00FA2A9C"/>
    <w:rsid w:val="00FA2B45"/>
    <w:rsid w:val="00FB33A3"/>
    <w:rsid w:val="00FC009D"/>
    <w:rsid w:val="00FC107A"/>
    <w:rsid w:val="00FC28DD"/>
    <w:rsid w:val="00FC5C67"/>
    <w:rsid w:val="00FD0AB8"/>
    <w:rsid w:val="00FD3F93"/>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image" Target="media/image1.png"/><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openxmlformats.org/officeDocument/2006/relationships/comments" Target="comments.xml"/><Relationship Id="rId5" Type="http://schemas.openxmlformats.org/officeDocument/2006/relationships/hyperlink" Target="mailto:jianliang.li@nih.gov" TargetMode="Externa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822</Words>
  <Characters>4691</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4</cp:revision>
  <cp:lastPrinted>2021-02-25T17:13:00Z</cp:lastPrinted>
  <dcterms:created xsi:type="dcterms:W3CDTF">2021-06-09T19:50:00Z</dcterms:created>
  <dcterms:modified xsi:type="dcterms:W3CDTF">2021-06-09T19:56:00Z</dcterms:modified>
</cp:coreProperties>
</file>